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8393A" w:rsidRPr="007712E7" w:rsidRDefault="00605A11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>Name of Student</w:t>
      </w:r>
    </w:p>
    <w:p w:rsidR="00A8393A" w:rsidRPr="007712E7" w:rsidRDefault="00605A11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Professor</w:t>
      </w:r>
    </w:p>
    <w:p w:rsidR="00A8393A" w:rsidRDefault="00605A11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Class</w:t>
      </w:r>
    </w:p>
    <w:p w:rsidR="00E732AD" w:rsidRDefault="00605A11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y Month Year</w:t>
      </w:r>
    </w:p>
    <w:p w:rsidR="00141479" w:rsidRDefault="00605A11" w:rsidP="007D5178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Response</w:t>
      </w:r>
    </w:p>
    <w:p w:rsidR="007D5178" w:rsidRPr="004B6F49" w:rsidRDefault="00605A11" w:rsidP="00500D41"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8235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 w:rsidR="004B6F49">
        <w:rPr>
          <w:rFonts w:ascii="Times New Roman" w:hAnsi="Times New Roman" w:cs="Times New Roman"/>
          <w:sz w:val="24"/>
          <w:szCs w:val="24"/>
        </w:rPr>
        <w:t>The descr</w:t>
      </w:r>
      <w:r w:rsidR="00500D41">
        <w:rPr>
          <w:rFonts w:ascii="Times New Roman" w:hAnsi="Times New Roman" w:cs="Times New Roman"/>
          <w:sz w:val="24"/>
          <w:szCs w:val="24"/>
        </w:rPr>
        <w:t>iption of the popular business leaders of the 19</w:t>
      </w:r>
      <w:r w:rsidR="00500D41" w:rsidRPr="00500D41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500D41">
        <w:rPr>
          <w:rFonts w:ascii="Times New Roman" w:hAnsi="Times New Roman" w:cs="Times New Roman"/>
          <w:sz w:val="24"/>
          <w:szCs w:val="24"/>
        </w:rPr>
        <w:t xml:space="preserve"> century varies as per the perspectives and </w:t>
      </w:r>
      <w:r w:rsidR="0013348A">
        <w:rPr>
          <w:rFonts w:ascii="Times New Roman" w:hAnsi="Times New Roman" w:cs="Times New Roman"/>
          <w:sz w:val="24"/>
          <w:szCs w:val="24"/>
        </w:rPr>
        <w:t>b</w:t>
      </w:r>
      <w:r w:rsidR="00500D41">
        <w:rPr>
          <w:rFonts w:ascii="Times New Roman" w:hAnsi="Times New Roman" w:cs="Times New Roman"/>
          <w:sz w:val="24"/>
          <w:szCs w:val="24"/>
        </w:rPr>
        <w:t>eliefs of a particular person.</w:t>
      </w:r>
      <w:r w:rsidR="0013348A">
        <w:rPr>
          <w:rFonts w:ascii="Times New Roman" w:hAnsi="Times New Roman" w:cs="Times New Roman"/>
          <w:sz w:val="24"/>
          <w:szCs w:val="24"/>
        </w:rPr>
        <w:t xml:space="preserve"> The people who were adversely affected by these business leaders will certainly</w:t>
      </w:r>
      <w:r w:rsidR="00265B8C">
        <w:rPr>
          <w:rFonts w:ascii="Times New Roman" w:hAnsi="Times New Roman" w:cs="Times New Roman"/>
          <w:sz w:val="24"/>
          <w:szCs w:val="24"/>
        </w:rPr>
        <w:t xml:space="preserve"> </w:t>
      </w:r>
      <w:r w:rsidR="00773034">
        <w:rPr>
          <w:rFonts w:ascii="Times New Roman" w:hAnsi="Times New Roman" w:cs="Times New Roman"/>
          <w:sz w:val="24"/>
          <w:szCs w:val="24"/>
        </w:rPr>
        <w:t xml:space="preserve">term them as robber </w:t>
      </w:r>
      <w:r w:rsidR="008F3769">
        <w:rPr>
          <w:rFonts w:ascii="Times New Roman" w:hAnsi="Times New Roman" w:cs="Times New Roman"/>
          <w:sz w:val="24"/>
          <w:szCs w:val="24"/>
        </w:rPr>
        <w:t>barons</w:t>
      </w:r>
      <w:r w:rsidR="00773034">
        <w:rPr>
          <w:rFonts w:ascii="Times New Roman" w:hAnsi="Times New Roman" w:cs="Times New Roman"/>
          <w:sz w:val="24"/>
          <w:szCs w:val="24"/>
        </w:rPr>
        <w:t>.</w:t>
      </w:r>
      <w:r w:rsidR="008F3769">
        <w:rPr>
          <w:rFonts w:ascii="Times New Roman" w:hAnsi="Times New Roman" w:cs="Times New Roman"/>
          <w:sz w:val="24"/>
          <w:szCs w:val="24"/>
        </w:rPr>
        <w:t xml:space="preserve"> Farmers were very upset and</w:t>
      </w:r>
      <w:r w:rsidR="007B6FCE">
        <w:rPr>
          <w:rFonts w:ascii="Times New Roman" w:hAnsi="Times New Roman" w:cs="Times New Roman"/>
          <w:sz w:val="24"/>
          <w:szCs w:val="24"/>
        </w:rPr>
        <w:t xml:space="preserve"> faced several challenges because of the </w:t>
      </w:r>
      <w:r w:rsidR="003A47D1">
        <w:rPr>
          <w:rFonts w:ascii="Times New Roman" w:hAnsi="Times New Roman" w:cs="Times New Roman"/>
          <w:sz w:val="24"/>
          <w:szCs w:val="24"/>
        </w:rPr>
        <w:t xml:space="preserve">owner of railroads. They viewed them negatively. </w:t>
      </w:r>
      <w:r w:rsidR="007D4155">
        <w:rPr>
          <w:rFonts w:ascii="Times New Roman" w:hAnsi="Times New Roman" w:cs="Times New Roman"/>
          <w:sz w:val="24"/>
          <w:szCs w:val="24"/>
        </w:rPr>
        <w:t>Likewise, the small businesses that were compelled to</w:t>
      </w:r>
      <w:r w:rsidR="00A45965">
        <w:rPr>
          <w:rFonts w:ascii="Times New Roman" w:hAnsi="Times New Roman" w:cs="Times New Roman"/>
          <w:sz w:val="24"/>
          <w:szCs w:val="24"/>
        </w:rPr>
        <w:t xml:space="preserve"> sell to the larger enterprises will als</w:t>
      </w:r>
      <w:r w:rsidR="004512D9">
        <w:rPr>
          <w:rFonts w:ascii="Times New Roman" w:hAnsi="Times New Roman" w:cs="Times New Roman"/>
          <w:sz w:val="24"/>
          <w:szCs w:val="24"/>
        </w:rPr>
        <w:t>o be</w:t>
      </w:r>
      <w:r w:rsidR="009069D6">
        <w:rPr>
          <w:rFonts w:ascii="Times New Roman" w:hAnsi="Times New Roman" w:cs="Times New Roman"/>
          <w:sz w:val="24"/>
          <w:szCs w:val="24"/>
        </w:rPr>
        <w:t xml:space="preserve"> viewing these leaders negatively.</w:t>
      </w:r>
      <w:r w:rsidR="008E75BE">
        <w:rPr>
          <w:rFonts w:ascii="Times New Roman" w:hAnsi="Times New Roman" w:cs="Times New Roman"/>
          <w:sz w:val="24"/>
          <w:szCs w:val="24"/>
        </w:rPr>
        <w:t xml:space="preserve"> A critical appraisal of these events reflects that a</w:t>
      </w:r>
      <w:r w:rsidR="007D1FFE">
        <w:rPr>
          <w:rFonts w:ascii="Times New Roman" w:hAnsi="Times New Roman" w:cs="Times New Roman"/>
          <w:sz w:val="24"/>
          <w:szCs w:val="24"/>
        </w:rPr>
        <w:t xml:space="preserve"> </w:t>
      </w:r>
      <w:r w:rsidR="008E75BE">
        <w:rPr>
          <w:rFonts w:ascii="Times New Roman" w:hAnsi="Times New Roman" w:cs="Times New Roman"/>
          <w:sz w:val="24"/>
          <w:szCs w:val="24"/>
        </w:rPr>
        <w:t xml:space="preserve">wide range of people viewed them as robber barons. However, there existed certain classes </w:t>
      </w:r>
      <w:r w:rsidR="007D1FFE">
        <w:rPr>
          <w:rFonts w:ascii="Times New Roman" w:hAnsi="Times New Roman" w:cs="Times New Roman"/>
          <w:sz w:val="24"/>
          <w:szCs w:val="24"/>
        </w:rPr>
        <w:t>which</w:t>
      </w:r>
      <w:r w:rsidR="008E75BE">
        <w:rPr>
          <w:rFonts w:ascii="Times New Roman" w:hAnsi="Times New Roman" w:cs="Times New Roman"/>
          <w:sz w:val="24"/>
          <w:szCs w:val="24"/>
        </w:rPr>
        <w:t xml:space="preserve"> deemed them the captains of industry</w:t>
      </w:r>
      <w:r w:rsidR="004F6101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3D406F" w:rsidRDefault="00605A11" w:rsidP="007D1FF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people who were staunch supporters of the theory of the survival of the fittest</w:t>
      </w:r>
      <w:r w:rsidR="0097323B">
        <w:rPr>
          <w:rFonts w:ascii="Times New Roman" w:hAnsi="Times New Roman" w:cs="Times New Roman"/>
          <w:sz w:val="24"/>
          <w:szCs w:val="24"/>
        </w:rPr>
        <w:t xml:space="preserve"> will view these business leaders as the </w:t>
      </w:r>
      <w:r w:rsidR="006A7CBE">
        <w:rPr>
          <w:rFonts w:ascii="Times New Roman" w:hAnsi="Times New Roman" w:cs="Times New Roman"/>
          <w:sz w:val="24"/>
          <w:szCs w:val="24"/>
        </w:rPr>
        <w:t xml:space="preserve">proficient captains of the industry. They may view them form an entirely </w:t>
      </w:r>
      <w:r w:rsidR="00914E67">
        <w:rPr>
          <w:rFonts w:ascii="Times New Roman" w:hAnsi="Times New Roman" w:cs="Times New Roman"/>
          <w:sz w:val="24"/>
          <w:szCs w:val="24"/>
        </w:rPr>
        <w:t>different</w:t>
      </w:r>
      <w:r w:rsidR="006A7CBE">
        <w:rPr>
          <w:rFonts w:ascii="Times New Roman" w:hAnsi="Times New Roman" w:cs="Times New Roman"/>
          <w:sz w:val="24"/>
          <w:szCs w:val="24"/>
        </w:rPr>
        <w:t xml:space="preserve"> lens in comparison to the </w:t>
      </w:r>
      <w:r w:rsidR="00D74814">
        <w:rPr>
          <w:rFonts w:ascii="Times New Roman" w:hAnsi="Times New Roman" w:cs="Times New Roman"/>
          <w:sz w:val="24"/>
          <w:szCs w:val="24"/>
        </w:rPr>
        <w:t>other people who view them as robber barons.</w:t>
      </w:r>
      <w:r w:rsidR="00DB6521">
        <w:rPr>
          <w:rFonts w:ascii="Times New Roman" w:hAnsi="Times New Roman" w:cs="Times New Roman"/>
          <w:sz w:val="24"/>
          <w:szCs w:val="24"/>
        </w:rPr>
        <w:t xml:space="preserve"> For instance, they may highlight th</w:t>
      </w:r>
      <w:r w:rsidR="008E712D">
        <w:rPr>
          <w:rFonts w:ascii="Times New Roman" w:hAnsi="Times New Roman" w:cs="Times New Roman"/>
          <w:sz w:val="24"/>
          <w:szCs w:val="24"/>
        </w:rPr>
        <w:t>e</w:t>
      </w:r>
      <w:r w:rsidR="001C348B">
        <w:rPr>
          <w:rFonts w:ascii="Times New Roman" w:hAnsi="Times New Roman" w:cs="Times New Roman"/>
          <w:sz w:val="24"/>
          <w:szCs w:val="24"/>
        </w:rPr>
        <w:t>m as successful individuals who</w:t>
      </w:r>
      <w:r w:rsidR="00C35234">
        <w:rPr>
          <w:rFonts w:ascii="Times New Roman" w:hAnsi="Times New Roman" w:cs="Times New Roman"/>
          <w:sz w:val="24"/>
          <w:szCs w:val="24"/>
        </w:rPr>
        <w:t xml:space="preserve"> ra</w:t>
      </w:r>
      <w:r w:rsidR="008A5105">
        <w:rPr>
          <w:rFonts w:ascii="Times New Roman" w:hAnsi="Times New Roman" w:cs="Times New Roman"/>
          <w:sz w:val="24"/>
          <w:szCs w:val="24"/>
        </w:rPr>
        <w:t>n</w:t>
      </w:r>
      <w:r w:rsidR="00C35234">
        <w:rPr>
          <w:rFonts w:ascii="Times New Roman" w:hAnsi="Times New Roman" w:cs="Times New Roman"/>
          <w:sz w:val="24"/>
          <w:szCs w:val="24"/>
        </w:rPr>
        <w:t xml:space="preserve"> their businesses pro</w:t>
      </w:r>
      <w:r w:rsidR="008A5105">
        <w:rPr>
          <w:rFonts w:ascii="Times New Roman" w:hAnsi="Times New Roman" w:cs="Times New Roman"/>
          <w:sz w:val="24"/>
          <w:szCs w:val="24"/>
        </w:rPr>
        <w:t>ductively</w:t>
      </w:r>
      <w:r w:rsidR="00D00331">
        <w:rPr>
          <w:rFonts w:ascii="Times New Roman" w:hAnsi="Times New Roman" w:cs="Times New Roman"/>
          <w:sz w:val="24"/>
          <w:szCs w:val="24"/>
        </w:rPr>
        <w:t xml:space="preserve"> and managed to cut costs to offer products at a lower price. These business leaders were adept at utilizing </w:t>
      </w:r>
      <w:r w:rsidR="0071222D">
        <w:rPr>
          <w:rFonts w:ascii="Times New Roman" w:hAnsi="Times New Roman" w:cs="Times New Roman"/>
          <w:sz w:val="24"/>
          <w:szCs w:val="24"/>
        </w:rPr>
        <w:t>resources to boost their business with a competitive advantage. For instance, John D. Rockefeller</w:t>
      </w:r>
      <w:r w:rsidR="00D47820">
        <w:rPr>
          <w:rFonts w:ascii="Times New Roman" w:hAnsi="Times New Roman" w:cs="Times New Roman"/>
          <w:sz w:val="24"/>
          <w:szCs w:val="24"/>
        </w:rPr>
        <w:t xml:space="preserve"> </w:t>
      </w:r>
      <w:r w:rsidR="002070E2">
        <w:rPr>
          <w:rFonts w:ascii="Times New Roman" w:hAnsi="Times New Roman" w:cs="Times New Roman"/>
          <w:sz w:val="24"/>
          <w:szCs w:val="24"/>
        </w:rPr>
        <w:t xml:space="preserve">found new ways to utilize the by-products which were </w:t>
      </w:r>
      <w:r w:rsidR="00915A16">
        <w:rPr>
          <w:rFonts w:ascii="Times New Roman" w:hAnsi="Times New Roman" w:cs="Times New Roman"/>
          <w:sz w:val="24"/>
          <w:szCs w:val="24"/>
        </w:rPr>
        <w:t>extracted</w:t>
      </w:r>
      <w:r w:rsidR="002070E2">
        <w:rPr>
          <w:rFonts w:ascii="Times New Roman" w:hAnsi="Times New Roman" w:cs="Times New Roman"/>
          <w:sz w:val="24"/>
          <w:szCs w:val="24"/>
        </w:rPr>
        <w:t xml:space="preserve"> from</w:t>
      </w:r>
      <w:r w:rsidR="009E627A">
        <w:rPr>
          <w:rFonts w:ascii="Times New Roman" w:hAnsi="Times New Roman" w:cs="Times New Roman"/>
          <w:sz w:val="24"/>
          <w:szCs w:val="24"/>
        </w:rPr>
        <w:t xml:space="preserve"> crude oil</w:t>
      </w:r>
      <w:r w:rsidR="00852B06">
        <w:rPr>
          <w:rFonts w:ascii="Times New Roman" w:hAnsi="Times New Roman" w:cs="Times New Roman"/>
          <w:sz w:val="24"/>
          <w:szCs w:val="24"/>
        </w:rPr>
        <w:fldChar w:fldCharType="begin"/>
      </w:r>
      <w:r w:rsidR="00852B06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YQQRocJl","properties":{"formattedCitation":"(\\uc0\\u8220{}America\\uc0\\u8217{}s Gilded Age\\uc0\\u8221{})","plainCitation":"(“America’s Gilded Age”)","noteIndex":0},"citationItems":[{"id":1944,"uris":["http://zotero.org/users/local/H8YOvGFC/items/3FH45LET"],"uri":["http://zotero.org/users/local/H8YOvGFC/items/3FH45LET"],"itemData":{"id":1944,"type":"post-weblog","title":"America's Gilded Age: Robber Barons and Captains of Industry","container-title":"Maryville Online","abstract":"During the Gilded Age, the country underwent economic expansion and big business boomed. Learn more about the wealthy individuals that played a role.","URL":"https://online.maryville.edu/business-degrees/americas-gilded-age/","shortTitle":"America's Gilded Age","language":"en-US","accessed":{"date-parts":[["2019",2,2]]}}}],"schema":"https://github.com/citation-style-language/schema/raw/master/csl-citation.json"} </w:instrText>
      </w:r>
      <w:r w:rsidR="00852B06">
        <w:rPr>
          <w:rFonts w:ascii="Times New Roman" w:hAnsi="Times New Roman" w:cs="Times New Roman"/>
          <w:sz w:val="24"/>
          <w:szCs w:val="24"/>
        </w:rPr>
        <w:fldChar w:fldCharType="separate"/>
      </w:r>
      <w:r w:rsidR="00852B06" w:rsidRPr="00852B06">
        <w:rPr>
          <w:rFonts w:ascii="Times New Roman" w:hAnsi="Times New Roman" w:cs="Times New Roman"/>
          <w:sz w:val="24"/>
          <w:szCs w:val="24"/>
        </w:rPr>
        <w:t>(“America’s Gilded Age”)</w:t>
      </w:r>
      <w:r w:rsidR="00852B06">
        <w:rPr>
          <w:rFonts w:ascii="Times New Roman" w:hAnsi="Times New Roman" w:cs="Times New Roman"/>
          <w:sz w:val="24"/>
          <w:szCs w:val="24"/>
        </w:rPr>
        <w:fldChar w:fldCharType="end"/>
      </w:r>
      <w:r w:rsidR="009E627A">
        <w:rPr>
          <w:rFonts w:ascii="Times New Roman" w:hAnsi="Times New Roman" w:cs="Times New Roman"/>
          <w:sz w:val="24"/>
          <w:szCs w:val="24"/>
        </w:rPr>
        <w:t>. American economy received potential benefits after the endeavors and success of these business leaders.</w:t>
      </w:r>
      <w:r w:rsidR="00895534">
        <w:rPr>
          <w:rFonts w:ascii="Times New Roman" w:hAnsi="Times New Roman" w:cs="Times New Roman"/>
          <w:sz w:val="24"/>
          <w:szCs w:val="24"/>
        </w:rPr>
        <w:t xml:space="preserve"> </w:t>
      </w:r>
      <w:r w:rsidR="00F57E6F">
        <w:rPr>
          <w:rFonts w:ascii="Times New Roman" w:hAnsi="Times New Roman" w:cs="Times New Roman"/>
          <w:sz w:val="24"/>
          <w:szCs w:val="24"/>
        </w:rPr>
        <w:t xml:space="preserve">They aimed at accelerating the American economy at a rapid pace. </w:t>
      </w:r>
      <w:r w:rsidR="004A362F">
        <w:rPr>
          <w:rFonts w:ascii="Times New Roman" w:hAnsi="Times New Roman" w:cs="Times New Roman"/>
          <w:sz w:val="24"/>
          <w:szCs w:val="24"/>
        </w:rPr>
        <w:t xml:space="preserve">As their business </w:t>
      </w:r>
      <w:r w:rsidR="002945F5">
        <w:rPr>
          <w:rFonts w:ascii="Times New Roman" w:hAnsi="Times New Roman" w:cs="Times New Roman"/>
          <w:sz w:val="24"/>
          <w:szCs w:val="24"/>
        </w:rPr>
        <w:t>expanded</w:t>
      </w:r>
      <w:r w:rsidR="004A362F">
        <w:rPr>
          <w:rFonts w:ascii="Times New Roman" w:hAnsi="Times New Roman" w:cs="Times New Roman"/>
          <w:sz w:val="24"/>
          <w:szCs w:val="24"/>
        </w:rPr>
        <w:t xml:space="preserve"> and they grew older,</w:t>
      </w:r>
      <w:r w:rsidR="009E5953">
        <w:rPr>
          <w:rFonts w:ascii="Times New Roman" w:hAnsi="Times New Roman" w:cs="Times New Roman"/>
          <w:sz w:val="24"/>
          <w:szCs w:val="24"/>
        </w:rPr>
        <w:t xml:space="preserve"> many of these leaders </w:t>
      </w:r>
      <w:r w:rsidR="009E5953">
        <w:rPr>
          <w:rFonts w:ascii="Times New Roman" w:hAnsi="Times New Roman" w:cs="Times New Roman"/>
          <w:sz w:val="24"/>
          <w:szCs w:val="24"/>
        </w:rPr>
        <w:lastRenderedPageBreak/>
        <w:t xml:space="preserve">became philanthropic. They engaged in humanitarian services and </w:t>
      </w:r>
      <w:r w:rsidR="00667F7B">
        <w:rPr>
          <w:rFonts w:ascii="Times New Roman" w:hAnsi="Times New Roman" w:cs="Times New Roman"/>
          <w:sz w:val="24"/>
          <w:szCs w:val="24"/>
        </w:rPr>
        <w:t>the poor community received significant relief across the world. The bottom line is these business leaders of the 19</w:t>
      </w:r>
      <w:r w:rsidR="00667F7B" w:rsidRPr="00667F7B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667F7B">
        <w:rPr>
          <w:rFonts w:ascii="Times New Roman" w:hAnsi="Times New Roman" w:cs="Times New Roman"/>
          <w:sz w:val="24"/>
          <w:szCs w:val="24"/>
        </w:rPr>
        <w:t xml:space="preserve"> century can be termed both captains of industry and</w:t>
      </w:r>
      <w:r w:rsidR="00BE0B12">
        <w:rPr>
          <w:rFonts w:ascii="Times New Roman" w:hAnsi="Times New Roman" w:cs="Times New Roman"/>
          <w:sz w:val="24"/>
          <w:szCs w:val="24"/>
        </w:rPr>
        <w:t xml:space="preserve"> </w:t>
      </w:r>
      <w:r w:rsidR="00852B06">
        <w:rPr>
          <w:rFonts w:ascii="Times New Roman" w:hAnsi="Times New Roman" w:cs="Times New Roman"/>
          <w:sz w:val="24"/>
          <w:szCs w:val="24"/>
        </w:rPr>
        <w:t xml:space="preserve">robber barons based on the diverse opinions and their ambivalent nature </w:t>
      </w:r>
      <w:r w:rsidR="0014033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852B06" w:rsidRDefault="00852B06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4B59D5" w:rsidRDefault="00605A11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Works Cited</w:t>
      </w:r>
    </w:p>
    <w:p w:rsidR="00852B06" w:rsidRPr="00852B06" w:rsidRDefault="00605A11" w:rsidP="00852B06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852B06">
        <w:rPr>
          <w:rFonts w:ascii="Times New Roman" w:hAnsi="Times New Roman" w:cs="Times New Roman"/>
          <w:sz w:val="24"/>
        </w:rPr>
        <w:t xml:space="preserve">“America’s Gilded Age: Robber Barons and Captains of Industry.” </w:t>
      </w:r>
      <w:r w:rsidRPr="00852B06">
        <w:rPr>
          <w:rFonts w:ascii="Times New Roman" w:hAnsi="Times New Roman" w:cs="Times New Roman"/>
          <w:i/>
          <w:iCs/>
          <w:sz w:val="24"/>
        </w:rPr>
        <w:t>Maryville Online</w:t>
      </w:r>
      <w:r w:rsidRPr="00852B06">
        <w:rPr>
          <w:rFonts w:ascii="Times New Roman" w:hAnsi="Times New Roman" w:cs="Times New Roman"/>
          <w:sz w:val="24"/>
        </w:rPr>
        <w:t>, https://online.maryville.edu/business-degrees/americas-gilded-age/. Accessed 2 Feb. 2019.</w:t>
      </w:r>
    </w:p>
    <w:p w:rsidR="00852B06" w:rsidRDefault="00605A11" w:rsidP="00852B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4B59D5" w:rsidRPr="00A8393A" w:rsidRDefault="004B59D5" w:rsidP="009A1AE9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sectPr w:rsidR="004B59D5" w:rsidRPr="00A8393A" w:rsidSect="00A8393A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05A11" w:rsidRDefault="00605A11">
      <w:pPr>
        <w:spacing w:after="0" w:line="240" w:lineRule="auto"/>
      </w:pPr>
      <w:r>
        <w:separator/>
      </w:r>
    </w:p>
  </w:endnote>
  <w:endnote w:type="continuationSeparator" w:id="0">
    <w:p w:rsidR="00605A11" w:rsidRDefault="00605A1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05A11" w:rsidRDefault="00605A11">
      <w:pPr>
        <w:spacing w:after="0" w:line="240" w:lineRule="auto"/>
      </w:pPr>
      <w:r>
        <w:separator/>
      </w:r>
    </w:p>
  </w:footnote>
  <w:footnote w:type="continuationSeparator" w:id="0">
    <w:p w:rsidR="00605A11" w:rsidRDefault="00605A1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  <w:sz w:val="24"/>
        <w:szCs w:val="24"/>
      </w:rPr>
      <w:id w:val="850378487"/>
      <w:docPartObj>
        <w:docPartGallery w:val="Page Numbers (Top of Page)"/>
        <w:docPartUnique/>
      </w:docPartObj>
    </w:sdtPr>
    <w:sdtEndPr>
      <w:rPr>
        <w:noProof/>
      </w:rPr>
    </w:sdtEndPr>
    <w:sdtContent>
      <w:p w:rsidR="00A8393A" w:rsidRPr="00A8393A" w:rsidRDefault="00605A11" w:rsidP="00A8393A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>
          <w:rPr>
            <w:rFonts w:ascii="Times New Roman" w:hAnsi="Times New Roman" w:cs="Times New Roman"/>
            <w:sz w:val="24"/>
            <w:szCs w:val="24"/>
          </w:rPr>
          <w:t>Last name</w:t>
        </w:r>
        <w:r w:rsidRPr="00A8393A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8D57EA" w:rsidRPr="00A8393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8393A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8D57EA" w:rsidRPr="00A8393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126181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8D57EA" w:rsidRPr="00A8393A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8393A"/>
    <w:rsid w:val="00000A7E"/>
    <w:rsid w:val="00004668"/>
    <w:rsid w:val="00015D64"/>
    <w:rsid w:val="0002749C"/>
    <w:rsid w:val="0006067B"/>
    <w:rsid w:val="00076E53"/>
    <w:rsid w:val="000A2BE5"/>
    <w:rsid w:val="000B4BDE"/>
    <w:rsid w:val="000B7FB2"/>
    <w:rsid w:val="000E0FB9"/>
    <w:rsid w:val="000E132D"/>
    <w:rsid w:val="00115CA7"/>
    <w:rsid w:val="00126181"/>
    <w:rsid w:val="00131A85"/>
    <w:rsid w:val="0013348A"/>
    <w:rsid w:val="00140330"/>
    <w:rsid w:val="00141479"/>
    <w:rsid w:val="00187C99"/>
    <w:rsid w:val="001A3700"/>
    <w:rsid w:val="001C348B"/>
    <w:rsid w:val="001D0EB7"/>
    <w:rsid w:val="001D75DC"/>
    <w:rsid w:val="002070E2"/>
    <w:rsid w:val="002128DC"/>
    <w:rsid w:val="002324B1"/>
    <w:rsid w:val="0023333D"/>
    <w:rsid w:val="00265B8C"/>
    <w:rsid w:val="0027162B"/>
    <w:rsid w:val="002740FD"/>
    <w:rsid w:val="00287C80"/>
    <w:rsid w:val="00291927"/>
    <w:rsid w:val="00292521"/>
    <w:rsid w:val="002945F5"/>
    <w:rsid w:val="002A6446"/>
    <w:rsid w:val="002C0FD5"/>
    <w:rsid w:val="002C4CB0"/>
    <w:rsid w:val="002D65CE"/>
    <w:rsid w:val="00385447"/>
    <w:rsid w:val="003A254E"/>
    <w:rsid w:val="003A32AF"/>
    <w:rsid w:val="003A47D1"/>
    <w:rsid w:val="003D2B4C"/>
    <w:rsid w:val="003D406F"/>
    <w:rsid w:val="003F5ED9"/>
    <w:rsid w:val="00406C2D"/>
    <w:rsid w:val="0040780A"/>
    <w:rsid w:val="004512D9"/>
    <w:rsid w:val="0046474F"/>
    <w:rsid w:val="004A362F"/>
    <w:rsid w:val="004B59D5"/>
    <w:rsid w:val="004B6F49"/>
    <w:rsid w:val="004E189E"/>
    <w:rsid w:val="004F6101"/>
    <w:rsid w:val="00500D41"/>
    <w:rsid w:val="005518FD"/>
    <w:rsid w:val="00571B68"/>
    <w:rsid w:val="005D4613"/>
    <w:rsid w:val="00605A11"/>
    <w:rsid w:val="00624516"/>
    <w:rsid w:val="0062735A"/>
    <w:rsid w:val="00667F7B"/>
    <w:rsid w:val="006A7CBE"/>
    <w:rsid w:val="006B2170"/>
    <w:rsid w:val="006D3DF5"/>
    <w:rsid w:val="006D6792"/>
    <w:rsid w:val="0071222D"/>
    <w:rsid w:val="007333A7"/>
    <w:rsid w:val="007504D7"/>
    <w:rsid w:val="007712E7"/>
    <w:rsid w:val="00773034"/>
    <w:rsid w:val="00775832"/>
    <w:rsid w:val="007946EB"/>
    <w:rsid w:val="007A6CB3"/>
    <w:rsid w:val="007B6FCE"/>
    <w:rsid w:val="007D1FFE"/>
    <w:rsid w:val="007D4155"/>
    <w:rsid w:val="007D5178"/>
    <w:rsid w:val="007F14E2"/>
    <w:rsid w:val="007F3059"/>
    <w:rsid w:val="00805F7D"/>
    <w:rsid w:val="00810272"/>
    <w:rsid w:val="00832C92"/>
    <w:rsid w:val="00852B06"/>
    <w:rsid w:val="00865003"/>
    <w:rsid w:val="00895534"/>
    <w:rsid w:val="008A5105"/>
    <w:rsid w:val="008D57EA"/>
    <w:rsid w:val="008E712D"/>
    <w:rsid w:val="008E75BE"/>
    <w:rsid w:val="008F3769"/>
    <w:rsid w:val="009069D6"/>
    <w:rsid w:val="00914E67"/>
    <w:rsid w:val="00915A16"/>
    <w:rsid w:val="00940055"/>
    <w:rsid w:val="00956164"/>
    <w:rsid w:val="009628CB"/>
    <w:rsid w:val="0097323B"/>
    <w:rsid w:val="009A1AE9"/>
    <w:rsid w:val="009B3F91"/>
    <w:rsid w:val="009E193A"/>
    <w:rsid w:val="009E5953"/>
    <w:rsid w:val="009E627A"/>
    <w:rsid w:val="00A23B39"/>
    <w:rsid w:val="00A242E5"/>
    <w:rsid w:val="00A31342"/>
    <w:rsid w:val="00A45965"/>
    <w:rsid w:val="00A5191D"/>
    <w:rsid w:val="00A736A1"/>
    <w:rsid w:val="00A8393A"/>
    <w:rsid w:val="00AE2A93"/>
    <w:rsid w:val="00AE7E5E"/>
    <w:rsid w:val="00B12590"/>
    <w:rsid w:val="00B37643"/>
    <w:rsid w:val="00B378A2"/>
    <w:rsid w:val="00B40FBC"/>
    <w:rsid w:val="00B54C32"/>
    <w:rsid w:val="00BD2C2D"/>
    <w:rsid w:val="00BD483F"/>
    <w:rsid w:val="00BE0B12"/>
    <w:rsid w:val="00BF0583"/>
    <w:rsid w:val="00C33769"/>
    <w:rsid w:val="00C35234"/>
    <w:rsid w:val="00CA44F0"/>
    <w:rsid w:val="00CB2F72"/>
    <w:rsid w:val="00CD3396"/>
    <w:rsid w:val="00D00331"/>
    <w:rsid w:val="00D10031"/>
    <w:rsid w:val="00D16C54"/>
    <w:rsid w:val="00D34E08"/>
    <w:rsid w:val="00D4304E"/>
    <w:rsid w:val="00D45BA5"/>
    <w:rsid w:val="00D47820"/>
    <w:rsid w:val="00D60CE8"/>
    <w:rsid w:val="00D74814"/>
    <w:rsid w:val="00D84B40"/>
    <w:rsid w:val="00D85D82"/>
    <w:rsid w:val="00DB6521"/>
    <w:rsid w:val="00DB6E19"/>
    <w:rsid w:val="00E2271E"/>
    <w:rsid w:val="00E61115"/>
    <w:rsid w:val="00E732AD"/>
    <w:rsid w:val="00E77552"/>
    <w:rsid w:val="00E82FBF"/>
    <w:rsid w:val="00EB2204"/>
    <w:rsid w:val="00EB4165"/>
    <w:rsid w:val="00EC693C"/>
    <w:rsid w:val="00ED708B"/>
    <w:rsid w:val="00F56501"/>
    <w:rsid w:val="00F57E6F"/>
    <w:rsid w:val="00F624CB"/>
    <w:rsid w:val="00F65B22"/>
    <w:rsid w:val="00F76DF6"/>
    <w:rsid w:val="00FD4D33"/>
    <w:rsid w:val="00FF5AE7"/>
    <w:rsid w:val="00FF5BED"/>
    <w:rsid w:val="00FF6E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39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393A"/>
  </w:style>
  <w:style w:type="paragraph" w:styleId="Footer">
    <w:name w:val="footer"/>
    <w:basedOn w:val="Normal"/>
    <w:link w:val="Foot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393A"/>
  </w:style>
  <w:style w:type="character" w:styleId="Hyperlink">
    <w:name w:val="Hyperlink"/>
    <w:basedOn w:val="DefaultParagraphFont"/>
    <w:uiPriority w:val="99"/>
    <w:unhideWhenUsed/>
    <w:rsid w:val="009A1AE9"/>
    <w:rPr>
      <w:color w:val="0000FF" w:themeColor="hyperlink"/>
      <w:u w:val="single"/>
    </w:rPr>
  </w:style>
  <w:style w:type="character" w:styleId="SubtleEmphasis">
    <w:name w:val="Subtle Emphasis"/>
    <w:basedOn w:val="DefaultParagraphFont"/>
    <w:uiPriority w:val="19"/>
    <w:qFormat/>
    <w:rsid w:val="0006067B"/>
    <w:rPr>
      <w:i/>
      <w:iCs/>
      <w:color w:val="808080" w:themeColor="text1" w:themeTint="7F"/>
    </w:rPr>
  </w:style>
  <w:style w:type="paragraph" w:styleId="Bibliography">
    <w:name w:val="Bibliography"/>
    <w:basedOn w:val="Normal"/>
    <w:next w:val="Normal"/>
    <w:uiPriority w:val="37"/>
    <w:unhideWhenUsed/>
    <w:rsid w:val="00852B06"/>
    <w:pPr>
      <w:spacing w:after="0" w:line="480" w:lineRule="auto"/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39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393A"/>
  </w:style>
  <w:style w:type="paragraph" w:styleId="Footer">
    <w:name w:val="footer"/>
    <w:basedOn w:val="Normal"/>
    <w:link w:val="Foot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393A"/>
  </w:style>
  <w:style w:type="character" w:styleId="Hyperlink">
    <w:name w:val="Hyperlink"/>
    <w:basedOn w:val="DefaultParagraphFont"/>
    <w:uiPriority w:val="99"/>
    <w:unhideWhenUsed/>
    <w:rsid w:val="009A1AE9"/>
    <w:rPr>
      <w:color w:val="0000FF" w:themeColor="hyperlink"/>
      <w:u w:val="single"/>
    </w:rPr>
  </w:style>
  <w:style w:type="character" w:styleId="SubtleEmphasis">
    <w:name w:val="Subtle Emphasis"/>
    <w:basedOn w:val="DefaultParagraphFont"/>
    <w:uiPriority w:val="19"/>
    <w:qFormat/>
    <w:rsid w:val="0006067B"/>
    <w:rPr>
      <w:i/>
      <w:iCs/>
      <w:color w:val="808080" w:themeColor="text1" w:themeTint="7F"/>
    </w:rPr>
  </w:style>
  <w:style w:type="paragraph" w:styleId="Bibliography">
    <w:name w:val="Bibliography"/>
    <w:basedOn w:val="Normal"/>
    <w:next w:val="Normal"/>
    <w:uiPriority w:val="37"/>
    <w:unhideWhenUsed/>
    <w:rsid w:val="00852B06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481</Words>
  <Characters>2747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2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lly Meador</dc:creator>
  <cp:lastModifiedBy>Morning</cp:lastModifiedBy>
  <cp:revision>2</cp:revision>
  <dcterms:created xsi:type="dcterms:W3CDTF">2019-02-02T08:12:00Z</dcterms:created>
  <dcterms:modified xsi:type="dcterms:W3CDTF">2019-02-02T08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5"&gt;&lt;session id="HeAScH23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